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F75A6D" w:rsidRDefault="00805067">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F75A6D" w:rsidRDefault="00805067">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805067">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sidR="00805067">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sidR="00805067">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sidR="00805067">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sidR="00805067">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sidR="00805067">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sidR="00805067">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sidR="00805067">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sidR="00805067">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sidR="00805067">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sidR="00805067">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sidR="00805067">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sidR="00805067">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sidR="00805067">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sidR="00805067">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sidR="00805067">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sidR="00805067">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sidR="00805067">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sidR="00805067">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sidR="00805067">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sidR="00805067">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sidR="00805067">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sidR="00805067">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sidR="00805067">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sidR="00805067">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sidR="00805067">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sidR="00805067">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sidR="00805067">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sidR="00805067">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sidR="00805067">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sidR="00805067">
              <w:rPr>
                <w:noProof/>
                <w:webHidden/>
              </w:rPr>
              <w:t>5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sidR="00805067">
              <w:rPr>
                <w:noProof/>
                <w:webHidden/>
              </w:rPr>
              <w:t>5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sidR="00805067">
              <w:rPr>
                <w:noProof/>
                <w:webHidden/>
              </w:rPr>
              <w:t>5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sidR="00805067">
              <w:rPr>
                <w:noProof/>
                <w:webHidden/>
              </w:rPr>
              <w:t>5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sidR="00805067">
              <w:rPr>
                <w:noProof/>
                <w:webHidden/>
              </w:rPr>
              <w:t>6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sidR="00805067">
              <w:rPr>
                <w:noProof/>
                <w:webHidden/>
              </w:rPr>
              <w:t>6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sidR="00805067">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sidR="00805067">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sidR="00805067">
              <w:rPr>
                <w:noProof/>
                <w:webHidden/>
              </w:rPr>
              <w:t>7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sidR="00805067">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sidR="00805067">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sidR="00805067">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sidR="00805067">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sidR="00805067">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sidR="00805067">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sidR="00805067">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sidR="00805067">
              <w:rPr>
                <w:noProof/>
                <w:webHidden/>
              </w:rPr>
              <w:t>8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sidR="00805067">
              <w:rPr>
                <w:noProof/>
                <w:webHidden/>
              </w:rPr>
              <w:t>8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sidR="00805067">
              <w:rPr>
                <w:noProof/>
                <w:webHidden/>
              </w:rPr>
              <w:t>89</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805067"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805067">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805067">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805067">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0F6F2C" w:rsidRPr="00C8505D" w:rsidRDefault="000F6F2C" w:rsidP="00C8505D"/>
          <w:p w:rsidR="00410BBD" w:rsidRPr="00C8505D" w:rsidRDefault="00421974" w:rsidP="00C8505D">
            <w:pPr>
              <w:pStyle w:val="FigureCaptions"/>
            </w:pPr>
            <w:r>
              <w:t xml:space="preserve">             </w:t>
            </w:r>
            <w:r w:rsidR="00470CA2" w:rsidRPr="00C8505D">
              <w:t xml:space="preserve">Figure 8A. Predictors ranked by relative variable importance for American </w:t>
            </w:r>
            <w:proofErr w:type="spellStart"/>
            <w:r w:rsidR="00470CA2" w:rsidRPr="00C8505D">
              <w:t>wigeon</w:t>
            </w:r>
            <w:proofErr w:type="spellEnd"/>
            <w:r w:rsidR="00470CA2" w:rsidRPr="00C8505D">
              <w:t xml:space="preserve"> (top</w:t>
            </w:r>
            <w:proofErr w:type="gramStart"/>
            <w:r w:rsidR="00470CA2" w:rsidRPr="00C8505D">
              <w:t>)  and</w:t>
            </w:r>
            <w:proofErr w:type="gramEnd"/>
            <w:r w:rsidR="00470CA2" w:rsidRPr="00C8505D">
              <w:t xml:space="preserve">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B. Predictors ranked by relative variable importance for bufflehead (top</w:t>
                  </w:r>
                  <w:proofErr w:type="gramStart"/>
                  <w:r w:rsidRPr="00421974">
                    <w:t>)  and</w:t>
                  </w:r>
                  <w:proofErr w:type="gramEnd"/>
                  <w:r w:rsidRPr="00421974">
                    <w:t xml:space="preserve">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C. Predictors ranked by relative variable importance for Canada goose (top</w:t>
                  </w:r>
                  <w:proofErr w:type="gramStart"/>
                  <w:r w:rsidRPr="00421974">
                    <w:t>)  and</w:t>
                  </w:r>
                  <w:proofErr w:type="gramEnd"/>
                  <w:r w:rsidRPr="00421974">
                    <w:t xml:space="preserve">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right"/>
              </w:trPr>
              <w:tc>
                <w:tcPr>
                  <w:tcW w:w="5000" w:type="pct"/>
                  <w:gridSpan w:val="8"/>
                </w:tcPr>
                <w:p w:rsidR="00421974" w:rsidRDefault="00421974" w:rsidP="00421974">
                  <w:pPr>
                    <w:pStyle w:val="FigureCaptions"/>
                  </w:pPr>
                </w:p>
                <w:p w:rsidR="00470CA2" w:rsidRPr="00421974" w:rsidRDefault="00470CA2" w:rsidP="00421974">
                  <w:pPr>
                    <w:pStyle w:val="FigureCaptions"/>
                  </w:pPr>
                  <w:r w:rsidRPr="00421974">
                    <w:t>Figure 8D. Predictors ranked by relative variable importance for dabblers (top</w:t>
                  </w:r>
                  <w:proofErr w:type="gramStart"/>
                  <w:r w:rsidRPr="00421974">
                    <w:t>)  and</w:t>
                  </w:r>
                  <w:proofErr w:type="gramEnd"/>
                  <w:r w:rsidRPr="00421974">
                    <w:t xml:space="preserve">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470CA2" w:rsidP="00421974">
                  <w:pPr>
                    <w:pStyle w:val="FigureCaptions"/>
                  </w:pPr>
                  <w:r w:rsidRPr="00421974">
                    <w:t>Figure 8E. Predictors ranked by relative variable importance for green-winged teal (top</w:t>
                  </w:r>
                  <w:proofErr w:type="gramStart"/>
                  <w:r w:rsidRPr="00421974">
                    <w:t>)  and</w:t>
                  </w:r>
                  <w:proofErr w:type="gramEnd"/>
                  <w:r w:rsidRPr="00421974">
                    <w:t xml:space="preserve">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B5B18">
              <w:trPr>
                <w:trHeight w:val="365"/>
                <w:jc w:val="center"/>
              </w:trPr>
              <w:tc>
                <w:tcPr>
                  <w:tcW w:w="5000" w:type="pct"/>
                  <w:gridSpan w:val="8"/>
                </w:tcPr>
                <w:p w:rsidR="00421974" w:rsidRDefault="00421974" w:rsidP="00421974">
                  <w:pPr>
                    <w:pStyle w:val="FigureCaptions"/>
                  </w:pPr>
                </w:p>
                <w:p w:rsidR="00470CA2" w:rsidRPr="00421974" w:rsidRDefault="00470CA2" w:rsidP="00421974">
                  <w:pPr>
                    <w:pStyle w:val="FigureCaptions"/>
                  </w:pPr>
                  <w:r w:rsidRPr="00421974">
                    <w:t xml:space="preserve">Figure 8F. Predictors ranked by relative variable importance for northern </w:t>
                  </w:r>
                  <w:proofErr w:type="spellStart"/>
                  <w:r w:rsidRPr="00421974">
                    <w:t>shoveler</w:t>
                  </w:r>
                  <w:proofErr w:type="spellEnd"/>
                  <w:r w:rsidRPr="00421974">
                    <w:t xml:space="preserve"> (top</w:t>
                  </w:r>
                  <w:proofErr w:type="gramStart"/>
                  <w:r w:rsidRPr="00421974">
                    <w:t>)  and</w:t>
                  </w:r>
                  <w:proofErr w:type="gramEnd"/>
                  <w:r w:rsidRPr="00421974">
                    <w:t xml:space="preserve">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AA00CB" w:rsidRPr="00C8505D" w:rsidRDefault="00AA00CB" w:rsidP="00C8505D">
            <w:pPr>
              <w:pStyle w:val="FigureCaptions"/>
            </w:pPr>
            <w:r w:rsidRPr="00C8505D">
              <w:t xml:space="preserve">Figure 8G. Predictors ranked by relative variable importance for lesser </w:t>
            </w:r>
            <w:proofErr w:type="spellStart"/>
            <w:r w:rsidRPr="00C8505D">
              <w:t>scaup</w:t>
            </w:r>
            <w:proofErr w:type="spellEnd"/>
            <w:r w:rsidRPr="00C8505D">
              <w:t xml:space="preserve"> (top</w:t>
            </w:r>
            <w:proofErr w:type="gramStart"/>
            <w:r w:rsidRPr="00C8505D">
              <w:t>)  and</w:t>
            </w:r>
            <w:proofErr w:type="gramEnd"/>
            <w:r w:rsidRPr="00C8505D">
              <w:t xml:space="preserve">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proofErr w:type="spellStart"/>
                  <w:r w:rsidRPr="00421974">
                    <w:rPr>
                      <w:sz w:val="18"/>
                      <w:szCs w:val="18"/>
                    </w:rPr>
                    <w:t>Nazko</w:t>
                  </w:r>
                  <w:proofErr w:type="spellEnd"/>
                  <w:r w:rsidRPr="00421974">
                    <w:rPr>
                      <w:sz w:val="18"/>
                      <w:szCs w:val="18"/>
                    </w:rPr>
                    <w:t xml:space="preserve">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proofErr w:type="spellStart"/>
                  <w:r w:rsidRPr="00421974">
                    <w:rPr>
                      <w:sz w:val="18"/>
                      <w:szCs w:val="18"/>
                    </w:rPr>
                    <w:t>Quesnel</w:t>
                  </w:r>
                  <w:proofErr w:type="spellEnd"/>
                  <w:r w:rsidRPr="00421974">
                    <w:rPr>
                      <w:sz w:val="18"/>
                      <w:szCs w:val="18"/>
                    </w:rPr>
                    <w:t xml:space="preserve">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proofErr w:type="spellStart"/>
                  <w:r w:rsidRPr="00421974">
                    <w:rPr>
                      <w:sz w:val="18"/>
                      <w:szCs w:val="18"/>
                    </w:rPr>
                    <w:t>Bulkley</w:t>
                  </w:r>
                  <w:proofErr w:type="spellEnd"/>
                  <w:r w:rsidRPr="00421974">
                    <w:rPr>
                      <w:sz w:val="18"/>
                      <w:szCs w:val="18"/>
                    </w:rPr>
                    <w:t xml:space="preserve">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proofErr w:type="spellStart"/>
                  <w:r w:rsidRPr="00421974">
                    <w:rPr>
                      <w:sz w:val="18"/>
                      <w:szCs w:val="18"/>
                    </w:rPr>
                    <w:t>Chilcotin</w:t>
                  </w:r>
                  <w:proofErr w:type="spellEnd"/>
                  <w:r w:rsidRPr="00421974">
                    <w:rPr>
                      <w:sz w:val="18"/>
                      <w:szCs w:val="18"/>
                    </w:rPr>
                    <w:t xml:space="preserve">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 xml:space="preserve">Western </w:t>
                  </w:r>
                  <w:proofErr w:type="spellStart"/>
                  <w:r w:rsidRPr="00421974">
                    <w:rPr>
                      <w:sz w:val="18"/>
                      <w:szCs w:val="18"/>
                    </w:rPr>
                    <w:t>Chilotin</w:t>
                  </w:r>
                  <w:proofErr w:type="spellEnd"/>
                  <w:r w:rsidRPr="00421974">
                    <w:rPr>
                      <w:sz w:val="18"/>
                      <w:szCs w:val="18"/>
                    </w:rPr>
                    <w:t xml:space="preserve"> Upland</w:t>
                  </w:r>
                </w:p>
              </w:tc>
            </w:tr>
            <w:tr w:rsidR="00AA00CB" w:rsidRPr="00C8505D" w:rsidTr="000F6F2C">
              <w:trPr>
                <w:trHeight w:val="365"/>
                <w:jc w:val="center"/>
              </w:trPr>
              <w:tc>
                <w:tcPr>
                  <w:tcW w:w="5000" w:type="pct"/>
                  <w:gridSpan w:val="8"/>
                </w:tcPr>
                <w:p w:rsidR="00421974" w:rsidRDefault="00421974" w:rsidP="00C8505D">
                  <w:pPr>
                    <w:pStyle w:val="FigureCaptions"/>
                  </w:pPr>
                </w:p>
                <w:p w:rsidR="00AA00CB" w:rsidRPr="00C8505D" w:rsidRDefault="00AA00CB" w:rsidP="00C8505D">
                  <w:pPr>
                    <w:pStyle w:val="FigureCaptions"/>
                  </w:pPr>
                  <w:bookmarkStart w:id="24" w:name="_GoBack"/>
                  <w:bookmarkEnd w:id="24"/>
                  <w:r w:rsidRPr="00C8505D">
                    <w:t>Figure 8H.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5" w:name="_Toc16452842"/>
      <w:bookmarkStart w:id="26" w:name="_Toc16513067"/>
      <w:r w:rsidRPr="00647466">
        <w:t>Model Performance</w:t>
      </w:r>
      <w:bookmarkEnd w:id="25"/>
      <w:bookmarkEnd w:id="26"/>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7" w:name="_Toc16452843"/>
      <w:bookmarkStart w:id="28" w:name="_Toc16513068"/>
      <w:r w:rsidRPr="003C66B2">
        <w:lastRenderedPageBreak/>
        <w:t>Model Limitations</w:t>
      </w:r>
      <w:bookmarkEnd w:id="27"/>
      <w:bookmarkEnd w:id="28"/>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9" w:name="_Toc16452844"/>
      <w:bookmarkStart w:id="30" w:name="_Toc16513069"/>
      <w:r>
        <w:t>Species Abundance and Distribution</w:t>
      </w:r>
      <w:bookmarkEnd w:id="29"/>
      <w:bookmarkEnd w:id="30"/>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1" w:name="_Toc16452845"/>
      <w:bookmarkStart w:id="32" w:name="_Toc16513070"/>
      <w:r>
        <w:lastRenderedPageBreak/>
        <w:t>A</w:t>
      </w:r>
      <w:r w:rsidR="00542397">
        <w:t>pplications</w:t>
      </w:r>
      <w:bookmarkEnd w:id="31"/>
      <w:bookmarkEnd w:id="32"/>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3" w:name="_Toc16452846"/>
      <w:bookmarkStart w:id="34" w:name="_Toc16513071"/>
      <w:r>
        <w:t>CONCLUSION</w:t>
      </w:r>
      <w:bookmarkEnd w:id="33"/>
      <w:bookmarkEnd w:id="34"/>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513072"/>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513073"/>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513074"/>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513075"/>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513076"/>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513077"/>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513078"/>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513079"/>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513080"/>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513081"/>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513082"/>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513083"/>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lastRenderedPageBreak/>
        <w:br w:type="page"/>
      </w:r>
    </w:p>
    <w:p w:rsidR="00264637" w:rsidRDefault="00264637" w:rsidP="00F75A6D">
      <w:pPr>
        <w:pStyle w:val="IOPH3"/>
      </w:pP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805067">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0987" w:rsidRDefault="00200987" w:rsidP="00927301">
      <w:pPr>
        <w:spacing w:after="0" w:line="240" w:lineRule="auto"/>
      </w:pPr>
      <w:r>
        <w:separator/>
      </w:r>
    </w:p>
  </w:endnote>
  <w:endnote w:type="continuationSeparator" w:id="0">
    <w:p w:rsidR="00200987" w:rsidRDefault="00200987"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0B4BD1">
          <w:rPr>
            <w:noProof/>
            <w:sz w:val="14"/>
            <w:szCs w:val="14"/>
          </w:rPr>
          <w:t>36</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0987" w:rsidRDefault="00200987" w:rsidP="00927301">
      <w:pPr>
        <w:spacing w:after="0" w:line="240" w:lineRule="auto"/>
      </w:pPr>
      <w:r>
        <w:separator/>
      </w:r>
    </w:p>
  </w:footnote>
  <w:footnote w:type="continuationSeparator" w:id="0">
    <w:p w:rsidR="00200987" w:rsidRDefault="00200987"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1"/>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4BD1"/>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0987"/>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21974"/>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72C3"/>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F4CA70B-D4E3-4EFA-803E-8052473A1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86</TotalTime>
  <Pages>94</Pages>
  <Words>41344</Words>
  <Characters>235664</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4</cp:revision>
  <cp:lastPrinted>2019-08-12T21:41:00Z</cp:lastPrinted>
  <dcterms:created xsi:type="dcterms:W3CDTF">2019-08-12T00:40:00Z</dcterms:created>
  <dcterms:modified xsi:type="dcterms:W3CDTF">2019-08-13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